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6EDB25A9"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w:t>
      </w:r>
      <w:proofErr w:type="spellStart"/>
      <w:r w:rsidR="00387624">
        <w:t>BackPEI</w:t>
      </w:r>
      <w:proofErr w:type="spellEnd"/>
      <w:r w:rsidR="00387624">
        <w:t xml:space="preserve">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xml:space="preserve">, excetuando apenas o referente à clinimetria por compreenderem também estudos de aplicação do </w:t>
      </w:r>
      <w:proofErr w:type="spellStart"/>
      <w:r w:rsidR="000A23EF">
        <w:t>BackPEI</w:t>
      </w:r>
      <w:proofErr w:type="spellEnd"/>
      <w:r w:rsidR="000A23EF">
        <w:t>.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7E92EF67"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 xml:space="preserve">Além disso, a partir da </w:t>
      </w:r>
      <w:r w:rsidR="007422A5">
        <w:lastRenderedPageBreak/>
        <w:t xml:space="preserve">estrutura proposta por Cartwright e </w:t>
      </w:r>
      <w:proofErr w:type="spellStart"/>
      <w:r w:rsidR="007422A5">
        <w:t>coloboradoras</w:t>
      </w:r>
      <w:proofErr w:type="spellEnd"/>
      <w:r w:rsidR="007422A5">
        <w:t xml:space="preserve"> </w:t>
      </w:r>
      <w:r w:rsidR="007422A5">
        <w:fldChar w:fldCharType="begin"/>
      </w:r>
      <w:r w:rsidR="007422A5">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7422A5" w:rsidRPr="004031C0">
        <w:rPr>
          <w:rFonts w:cs="Arial"/>
        </w:rPr>
        <w:t>(Cartwright; Bradburn;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w:t>
      </w:r>
      <w:proofErr w:type="gramStart"/>
      <w:r w:rsidR="007422A5">
        <w:t>um aspectos presentes</w:t>
      </w:r>
      <w:proofErr w:type="gramEnd"/>
      <w:r w:rsidR="007422A5">
        <w:t xml:space="preserve">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w:t>
      </w:r>
      <w:r w:rsidR="003434DC">
        <w:t>três</w:t>
      </w:r>
      <w:r w:rsidR="004D5209">
        <w:t xml:space="preserve">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w:t>
      </w:r>
      <w:proofErr w:type="spellStart"/>
      <w:r>
        <w:t>BackPEI</w:t>
      </w:r>
      <w:proofErr w:type="spellEnd"/>
      <w:r>
        <w:t xml:space="preserve">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w:t>
      </w:r>
      <w:proofErr w:type="spellStart"/>
      <w:r w:rsidR="00A43DDD">
        <w:t>BackPEI</w:t>
      </w:r>
      <w:proofErr w:type="spellEnd"/>
      <w:r w:rsidR="00A43DDD">
        <w:t xml:space="preserve">, pois trata-se de uma pesquisa de clinimetria e o </w:t>
      </w:r>
      <w:proofErr w:type="spellStart"/>
      <w:r w:rsidR="00A43DDD">
        <w:t>BacKPEI</w:t>
      </w:r>
      <w:proofErr w:type="spellEnd"/>
      <w:r w:rsidR="00A43DDD">
        <w:t xml:space="preserve"> foi utilizado no desenvolvimento do BABAQ.</w:t>
      </w:r>
    </w:p>
    <w:p w14:paraId="0FE46974" w14:textId="2230E496" w:rsidR="00A43DDD" w:rsidRDefault="00A43DDD" w:rsidP="00685C2E">
      <w:r>
        <w:t xml:space="preserve">Foram identificadas </w:t>
      </w:r>
      <w:r w:rsidR="003434DC">
        <w:t>oito</w:t>
      </w:r>
      <w:r>
        <w:t xml:space="preserve"> diferentes versões do </w:t>
      </w:r>
      <w:proofErr w:type="spellStart"/>
      <w:r>
        <w:t>BackPEI</w:t>
      </w:r>
      <w:proofErr w:type="spellEnd"/>
      <w:r>
        <w:t xml:space="preserve">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w:t>
      </w:r>
      <w:proofErr w:type="spellStart"/>
      <w:r>
        <w:t>BackPEI</w:t>
      </w:r>
      <w:proofErr w:type="spellEnd"/>
      <w:r>
        <w:t xml:space="preserve">,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w:t>
      </w:r>
      <w:proofErr w:type="spellStart"/>
      <w:r>
        <w:t>BackPEI</w:t>
      </w:r>
      <w:proofErr w:type="spellEnd"/>
      <w:r>
        <w:t xml:space="preserve">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proofErr w:type="spellStart"/>
      <w:r w:rsidR="003E55C8">
        <w:t>BackPEI</w:t>
      </w:r>
      <w:proofErr w:type="spellEnd"/>
      <w:r w:rsidR="003E55C8">
        <w:t xml:space="preserve">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w:t>
      </w:r>
      <w:proofErr w:type="spellStart"/>
      <w:r w:rsidR="00220253">
        <w:t>BackPEI</w:t>
      </w:r>
      <w:proofErr w:type="spellEnd"/>
      <w:r w:rsidR="00220253">
        <w:t xml:space="preserve">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w:t>
      </w:r>
      <w:proofErr w:type="spellStart"/>
      <w:r w:rsidR="00220253">
        <w:t>BackPEI</w:t>
      </w:r>
      <w:proofErr w:type="spellEnd"/>
      <w:r w:rsidR="00220253">
        <w:t xml:space="preserve">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w:t>
      </w:r>
      <w:proofErr w:type="spellStart"/>
      <w:r w:rsidR="00220253">
        <w:t>BackPEI</w:t>
      </w:r>
      <w:proofErr w:type="spellEnd"/>
      <w:r w:rsidR="00220253">
        <w:t>-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0"/>
      </w:r>
      <w:r>
        <w:rPr>
          <w:rStyle w:val="Refdecomentrio"/>
        </w:rPr>
        <w:commentReference w:id="11"/>
      </w:r>
    </w:p>
    <w:p w14:paraId="79434721" w14:textId="3E38098D" w:rsidR="001F46F0" w:rsidRDefault="001F46F0" w:rsidP="001F46F0">
      <w:pPr>
        <w:pStyle w:val="Ttulo2"/>
      </w:pPr>
      <w:r w:rsidRPr="001F46F0">
        <w:t>Caracterização</w:t>
      </w:r>
    </w:p>
    <w:p w14:paraId="71B506BE" w14:textId="7E30BA82" w:rsidR="001F46F0" w:rsidRDefault="001F46F0" w:rsidP="001F46F0">
      <w:r>
        <w:t xml:space="preserve">O que o </w:t>
      </w:r>
      <w:proofErr w:type="spellStart"/>
      <w:r>
        <w:t>BackPEI</w:t>
      </w:r>
      <w:proofErr w:type="spellEnd"/>
      <w:r>
        <w:t xml:space="preserve"> mede?</w:t>
      </w:r>
    </w:p>
    <w:p w14:paraId="092A804F" w14:textId="4B211625" w:rsidR="001F46F0" w:rsidRDefault="001F46F0" w:rsidP="001F46F0">
      <w:r>
        <w:t xml:space="preserve">Como é definido o conceito (explicita, implícita, </w:t>
      </w:r>
      <w:r w:rsidR="00D930EB">
        <w:t>operacional</w:t>
      </w:r>
      <w:r>
        <w:t xml:space="preserve"> e empírica</w:t>
      </w:r>
      <w:r w:rsidR="00D930EB">
        <w:t>/cientifica</w:t>
      </w:r>
      <w:r>
        <w:t>)</w:t>
      </w:r>
    </w:p>
    <w:p w14:paraId="1BEB24D8" w14:textId="018A2EF8" w:rsidR="001F46F0" w:rsidRPr="001F46F0" w:rsidRDefault="001F46F0" w:rsidP="001F46F0">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1F46F0">
      <w:r>
        <w:t xml:space="preserve">Qual é o resultado da medição do </w:t>
      </w:r>
      <w:proofErr w:type="spellStart"/>
      <w:r>
        <w:t>BackPEI</w:t>
      </w:r>
      <w:proofErr w:type="spellEnd"/>
      <w:r>
        <w:t>?</w:t>
      </w:r>
    </w:p>
    <w:p w14:paraId="298A5329" w14:textId="3674DBAA" w:rsidR="001F46F0" w:rsidRDefault="001F46F0" w:rsidP="001F46F0">
      <w:r>
        <w:lastRenderedPageBreak/>
        <w:t xml:space="preserve">Qual o tipo da medição do </w:t>
      </w:r>
      <w:proofErr w:type="spellStart"/>
      <w:r>
        <w:t>BackPEI</w:t>
      </w:r>
      <w:proofErr w:type="spellEnd"/>
      <w:r w:rsidR="009612E7">
        <w:t xml:space="preserve"> (atentar para os procedimentos estatísticos)</w:t>
      </w:r>
      <w:r>
        <w:t>?</w:t>
      </w:r>
    </w:p>
    <w:p w14:paraId="7229016D" w14:textId="3A3A6B72" w:rsidR="001F46F0" w:rsidRDefault="001F46F0" w:rsidP="001F46F0">
      <w:r>
        <w:t>Como a representação é avaliada?</w:t>
      </w:r>
    </w:p>
    <w:p w14:paraId="6A064A68" w14:textId="30FAC9CA" w:rsidR="001F46F0" w:rsidRPr="001F46F0" w:rsidRDefault="001F46F0" w:rsidP="001F46F0">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685C2E">
      <w:r>
        <w:t xml:space="preserve">Como o </w:t>
      </w:r>
      <w:proofErr w:type="spellStart"/>
      <w:r>
        <w:t>BackPEI</w:t>
      </w:r>
      <w:proofErr w:type="spellEnd"/>
      <w:r>
        <w:t xml:space="preserve"> mede?</w:t>
      </w:r>
    </w:p>
    <w:p w14:paraId="429E845E" w14:textId="42B3115D" w:rsidR="001F46F0" w:rsidRDefault="001F46F0" w:rsidP="001F46F0">
      <w:r>
        <w:t>Como são avaliados os procedimentos?</w:t>
      </w:r>
    </w:p>
    <w:p w14:paraId="651896EC" w14:textId="600AB33B" w:rsidR="001F46F0" w:rsidRDefault="001F46F0" w:rsidP="00685C2E">
      <w:r>
        <w:t>Quais mudanças aconteceram e por quê?</w:t>
      </w:r>
    </w:p>
    <w:p w14:paraId="48A9E9B1" w14:textId="302520FC" w:rsidR="00040147" w:rsidRDefault="00040147" w:rsidP="00040147">
      <w:pPr>
        <w:pStyle w:val="Ttulo1"/>
      </w:pPr>
      <w:r>
        <w:t>DISCUSSÃO</w:t>
      </w:r>
    </w:p>
    <w:p w14:paraId="13738915" w14:textId="6EDA14D7" w:rsidR="00040147" w:rsidRDefault="00D930EB" w:rsidP="00040147">
      <w:r>
        <w:t xml:space="preserve">A população a qual se destina o </w:t>
      </w:r>
      <w:proofErr w:type="spellStart"/>
      <w:r>
        <w:t>BackPEI</w:t>
      </w:r>
      <w:proofErr w:type="spellEnd"/>
      <w:r>
        <w:t xml:space="preserve"> está relacionada à caracterização ou aos procedimentos (onde que entra o gênero aí?)?</w:t>
      </w:r>
    </w:p>
    <w:p w14:paraId="7689D4E6" w14:textId="06E8C64A" w:rsidR="00D930EB" w:rsidRDefault="00D930EB" w:rsidP="00040147">
      <w:r>
        <w:t>Validade de conteúdo é o quê?</w:t>
      </w:r>
    </w:p>
    <w:p w14:paraId="7B1F996D" w14:textId="62F5386D" w:rsidR="00D930EB" w:rsidRDefault="00D930EB" w:rsidP="00040147">
      <w:r>
        <w:t>Avaliação científica dos elementos</w:t>
      </w:r>
    </w:p>
    <w:p w14:paraId="7ECBE088" w14:textId="79E34BA7" w:rsidR="00D930EB" w:rsidRDefault="00D930EB" w:rsidP="00040147">
      <w:r>
        <w:t>As vezes as coisas são feitas ao mesmo tempo (um mesmo método aponta para mais de 1 elemento da estrutura)</w:t>
      </w:r>
    </w:p>
    <w:p w14:paraId="1632695A" w14:textId="371FCCA1" w:rsidR="009612E7" w:rsidRDefault="009612E7" w:rsidP="00040147">
      <w:r>
        <w:t>O que é validade e confiabilidade (atentar para validade de conteúdo e consistência interna)?</w:t>
      </w:r>
    </w:p>
    <w:p w14:paraId="1ABCC1FD" w14:textId="1E194624" w:rsidR="009612E7" w:rsidRDefault="009612E7" w:rsidP="00040147">
      <w:r>
        <w:t>Critérios de inclusão e exclusão (caracterização e procedimentos respectivamente?)</w:t>
      </w:r>
    </w:p>
    <w:p w14:paraId="68ECD50F" w14:textId="54A48BC1" w:rsidR="009612E7" w:rsidRDefault="009612E7" w:rsidP="00040147">
      <w:r>
        <w:t>Como avaliar a representação? Ou como dar um caráter científico (da saúde)?</w:t>
      </w:r>
    </w:p>
    <w:p w14:paraId="2712F19A" w14:textId="6495FC47" w:rsidR="00D930EB" w:rsidRDefault="00D930EB" w:rsidP="00040147">
      <w:r>
        <w:rPr>
          <w:b/>
          <w:bCs/>
        </w:rPr>
        <w:t xml:space="preserve">Só </w:t>
      </w:r>
      <w:proofErr w:type="spellStart"/>
      <w:r>
        <w:rPr>
          <w:b/>
          <w:bCs/>
        </w:rPr>
        <w:t>pq</w:t>
      </w:r>
      <w:proofErr w:type="spellEnd"/>
      <w:r>
        <w:rPr>
          <w:b/>
          <w:bCs/>
        </w:rPr>
        <w:t xml:space="preserve"> eu quero: </w:t>
      </w:r>
      <w:r>
        <w:t>A dor em si é uma percepção / O que é a postura (idealização de uma postura específica)</w:t>
      </w:r>
      <w:r w:rsidR="009612E7">
        <w:t xml:space="preserve"> </w:t>
      </w:r>
    </w:p>
    <w:p w14:paraId="2BD5F1D0" w14:textId="2B93D34E" w:rsidR="009612E7" w:rsidRPr="009612E7" w:rsidRDefault="009612E7" w:rsidP="00040147">
      <w:r>
        <w:rPr>
          <w:b/>
          <w:bCs/>
        </w:rPr>
        <w:t xml:space="preserve">Talvez: </w:t>
      </w:r>
      <w:r>
        <w:t>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 xml:space="preserve">Linha do tempo do </w:t>
      </w:r>
      <w:proofErr w:type="spellStart"/>
      <w:r w:rsidRPr="007118B6">
        <w:t>BackPEI</w:t>
      </w:r>
      <w:proofErr w:type="spellEnd"/>
    </w:p>
  </w:comment>
  <w:comment w:id="11"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w:t>
      </w:r>
      <w:proofErr w:type="spellStart"/>
      <w:r>
        <w:t>BackPEI</w:t>
      </w:r>
      <w:proofErr w:type="spellEnd"/>
      <w:r>
        <w:t xml:space="preserve">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D0CF4"/>
    <w:rsid w:val="000E1494"/>
    <w:rsid w:val="00104AED"/>
    <w:rsid w:val="0010654A"/>
    <w:rsid w:val="00114726"/>
    <w:rsid w:val="00123FEF"/>
    <w:rsid w:val="001A3EC4"/>
    <w:rsid w:val="001E6B49"/>
    <w:rsid w:val="001F46F0"/>
    <w:rsid w:val="00217A89"/>
    <w:rsid w:val="00220253"/>
    <w:rsid w:val="002359F8"/>
    <w:rsid w:val="00265D4B"/>
    <w:rsid w:val="00295721"/>
    <w:rsid w:val="002D1018"/>
    <w:rsid w:val="00300C47"/>
    <w:rsid w:val="0033371D"/>
    <w:rsid w:val="00333742"/>
    <w:rsid w:val="003434DC"/>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422A5"/>
    <w:rsid w:val="00782C48"/>
    <w:rsid w:val="007D34A7"/>
    <w:rsid w:val="007F0C84"/>
    <w:rsid w:val="00812EEA"/>
    <w:rsid w:val="008D358E"/>
    <w:rsid w:val="008F4158"/>
    <w:rsid w:val="0090110C"/>
    <w:rsid w:val="00950D33"/>
    <w:rsid w:val="009612E7"/>
    <w:rsid w:val="0096625B"/>
    <w:rsid w:val="00A00C0D"/>
    <w:rsid w:val="00A43DDD"/>
    <w:rsid w:val="00A519A4"/>
    <w:rsid w:val="00A56B12"/>
    <w:rsid w:val="00A75950"/>
    <w:rsid w:val="00AE1D0D"/>
    <w:rsid w:val="00AE35CB"/>
    <w:rsid w:val="00B023AF"/>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930EB"/>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10</TotalTime>
  <Pages>9</Pages>
  <Words>17787</Words>
  <Characters>96052</Characters>
  <Application>Microsoft Office Word</Application>
  <DocSecurity>0</DocSecurity>
  <Lines>800</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48</cp:revision>
  <dcterms:created xsi:type="dcterms:W3CDTF">2025-03-12T15:42:00Z</dcterms:created>
  <dcterms:modified xsi:type="dcterms:W3CDTF">2025-05-0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WEY41qM"/&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